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523DF727"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6C9A8C4F" w:rsidR="00494425" w:rsidRDefault="00494425" w:rsidP="00494425">
      <w:pPr>
        <w:tabs>
          <w:tab w:val="left" w:pos="3450"/>
        </w:tabs>
        <w:jc w:val="center"/>
      </w:pPr>
    </w:p>
    <w:p w14:paraId="366299FC" w14:textId="00059BE7" w:rsidR="00FC0275" w:rsidRDefault="00DB6E10" w:rsidP="00064419">
      <w:pPr>
        <w:tabs>
          <w:tab w:val="left" w:pos="2400"/>
        </w:tabs>
        <w:rPr>
          <w:noProof/>
        </w:rPr>
      </w:pPr>
      <w:r>
        <w:rPr>
          <w:noProof/>
        </w:rPr>
        <w:drawing>
          <wp:anchor distT="0" distB="0" distL="114300" distR="114300" simplePos="0" relativeHeight="251658240" behindDoc="0" locked="0" layoutInCell="1" allowOverlap="1" wp14:anchorId="3050D57C" wp14:editId="1414212E">
            <wp:simplePos x="0" y="0"/>
            <wp:positionH relativeFrom="margin">
              <wp:posOffset>-81915</wp:posOffset>
            </wp:positionH>
            <wp:positionV relativeFrom="paragraph">
              <wp:posOffset>2432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0688A" w14:textId="6A57C603" w:rsidR="00FC0275" w:rsidRDefault="00064419" w:rsidP="003A5AC1">
      <w:pPr>
        <w:tabs>
          <w:tab w:val="left" w:pos="2400"/>
        </w:tabs>
      </w:pPr>
      <w:r>
        <w:tab/>
      </w:r>
    </w:p>
    <w:p w14:paraId="5AD7E379" w14:textId="77777777" w:rsidR="003A5AC1" w:rsidRDefault="003A5AC1" w:rsidP="00B07627">
      <w:pPr>
        <w:tabs>
          <w:tab w:val="left" w:pos="3450"/>
        </w:tabs>
      </w:pPr>
    </w:p>
    <w:p w14:paraId="6C9AA00B" w14:textId="24A14B71"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77777777" w:rsidR="00A55CFD" w:rsidRDefault="00F8071D" w:rsidP="00B07627">
      <w:pPr>
        <w:tabs>
          <w:tab w:val="left" w:pos="3450"/>
        </w:tabs>
      </w:pPr>
      <w:r>
        <w:t>Fachexperte</w:t>
      </w:r>
      <w:r w:rsidR="00494425">
        <w:t>: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68044A82" w14:textId="4B2037E7" w:rsidR="004606DC" w:rsidRDefault="00494425">
          <w:pPr>
            <w:pStyle w:val="Verzeichnis1"/>
            <w:tabs>
              <w:tab w:val="right" w:leader="dot" w:pos="9062"/>
            </w:tabs>
            <w:rPr>
              <w:ins w:id="0" w:author="Julia Lobatón (s)" w:date="2021-12-16T13:52:00Z"/>
              <w:noProof/>
              <w:lang w:eastAsia="de-CH"/>
            </w:rPr>
          </w:pPr>
          <w:r>
            <w:fldChar w:fldCharType="begin"/>
          </w:r>
          <w:r>
            <w:instrText xml:space="preserve"> TOC \o "1-3" \h \z \u </w:instrText>
          </w:r>
          <w:r>
            <w:fldChar w:fldCharType="separate"/>
          </w:r>
          <w:ins w:id="1" w:author="Julia Lobatón (s)" w:date="2021-12-16T13:52:00Z">
            <w:r w:rsidR="004606DC" w:rsidRPr="00C375B8">
              <w:rPr>
                <w:rStyle w:val="Hyperlink"/>
                <w:noProof/>
              </w:rPr>
              <w:fldChar w:fldCharType="begin"/>
            </w:r>
            <w:r w:rsidR="004606DC" w:rsidRPr="00C375B8">
              <w:rPr>
                <w:rStyle w:val="Hyperlink"/>
                <w:noProof/>
              </w:rPr>
              <w:instrText xml:space="preserve"> </w:instrText>
            </w:r>
            <w:r w:rsidR="004606DC">
              <w:rPr>
                <w:noProof/>
              </w:rPr>
              <w:instrText>HYPERLINK \l "_Toc90555193"</w:instrText>
            </w:r>
            <w:r w:rsidR="004606DC" w:rsidRPr="00C375B8">
              <w:rPr>
                <w:rStyle w:val="Hyperlink"/>
                <w:noProof/>
              </w:rPr>
              <w:instrText xml:space="preserve"> </w:instrText>
            </w:r>
            <w:r w:rsidR="004606DC" w:rsidRPr="00C375B8">
              <w:rPr>
                <w:rStyle w:val="Hyperlink"/>
                <w:noProof/>
              </w:rPr>
              <w:fldChar w:fldCharType="separate"/>
            </w:r>
            <w:r w:rsidR="004606DC" w:rsidRPr="00C375B8">
              <w:rPr>
                <w:rStyle w:val="Hyperlink"/>
                <w:noProof/>
              </w:rPr>
              <w:t>Aufgabenstellung</w:t>
            </w:r>
            <w:r w:rsidR="004606DC">
              <w:rPr>
                <w:noProof/>
                <w:webHidden/>
              </w:rPr>
              <w:tab/>
            </w:r>
            <w:r w:rsidR="004606DC">
              <w:rPr>
                <w:noProof/>
                <w:webHidden/>
              </w:rPr>
              <w:fldChar w:fldCharType="begin"/>
            </w:r>
            <w:r w:rsidR="004606DC">
              <w:rPr>
                <w:noProof/>
                <w:webHidden/>
              </w:rPr>
              <w:instrText xml:space="preserve"> PAGEREF _Toc90555193 \h </w:instrText>
            </w:r>
          </w:ins>
          <w:r w:rsidR="004606DC">
            <w:rPr>
              <w:noProof/>
              <w:webHidden/>
            </w:rPr>
          </w:r>
          <w:r w:rsidR="004606DC">
            <w:rPr>
              <w:noProof/>
              <w:webHidden/>
            </w:rPr>
            <w:fldChar w:fldCharType="separate"/>
          </w:r>
          <w:ins w:id="2" w:author="Julia Lobatón (s)" w:date="2021-12-16T13:52:00Z">
            <w:r w:rsidR="004606DC">
              <w:rPr>
                <w:noProof/>
                <w:webHidden/>
              </w:rPr>
              <w:t>3</w:t>
            </w:r>
            <w:r w:rsidR="004606DC">
              <w:rPr>
                <w:noProof/>
                <w:webHidden/>
              </w:rPr>
              <w:fldChar w:fldCharType="end"/>
            </w:r>
            <w:r w:rsidR="004606DC" w:rsidRPr="00C375B8">
              <w:rPr>
                <w:rStyle w:val="Hyperlink"/>
                <w:noProof/>
              </w:rPr>
              <w:fldChar w:fldCharType="end"/>
            </w:r>
          </w:ins>
        </w:p>
        <w:p w14:paraId="07AB5E68" w14:textId="2FD0DCB8" w:rsidR="004606DC" w:rsidRDefault="004606DC">
          <w:pPr>
            <w:pStyle w:val="Verzeichnis1"/>
            <w:tabs>
              <w:tab w:val="right" w:leader="dot" w:pos="9062"/>
            </w:tabs>
            <w:rPr>
              <w:ins w:id="3" w:author="Julia Lobatón (s)" w:date="2021-12-16T13:52:00Z"/>
              <w:noProof/>
              <w:lang w:eastAsia="de-CH"/>
            </w:rPr>
          </w:pPr>
          <w:ins w:id="4"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4"</w:instrText>
            </w:r>
            <w:r w:rsidRPr="00C375B8">
              <w:rPr>
                <w:rStyle w:val="Hyperlink"/>
                <w:noProof/>
              </w:rPr>
              <w:instrText xml:space="preserve"> </w:instrText>
            </w:r>
            <w:r w:rsidRPr="00C375B8">
              <w:rPr>
                <w:rStyle w:val="Hyperlink"/>
                <w:noProof/>
              </w:rPr>
              <w:fldChar w:fldCharType="separate"/>
            </w:r>
            <w:r w:rsidRPr="00C375B8">
              <w:rPr>
                <w:rStyle w:val="Hyperlink"/>
                <w:noProof/>
              </w:rPr>
              <w:t>Ausgangslage</w:t>
            </w:r>
            <w:r>
              <w:rPr>
                <w:noProof/>
                <w:webHidden/>
              </w:rPr>
              <w:tab/>
            </w:r>
            <w:r>
              <w:rPr>
                <w:noProof/>
                <w:webHidden/>
              </w:rPr>
              <w:fldChar w:fldCharType="begin"/>
            </w:r>
            <w:r>
              <w:rPr>
                <w:noProof/>
                <w:webHidden/>
              </w:rPr>
              <w:instrText xml:space="preserve"> PAGEREF _Toc90555194 \h </w:instrText>
            </w:r>
          </w:ins>
          <w:r>
            <w:rPr>
              <w:noProof/>
              <w:webHidden/>
            </w:rPr>
          </w:r>
          <w:r>
            <w:rPr>
              <w:noProof/>
              <w:webHidden/>
            </w:rPr>
            <w:fldChar w:fldCharType="separate"/>
          </w:r>
          <w:ins w:id="5" w:author="Julia Lobatón (s)" w:date="2021-12-16T13:52:00Z">
            <w:r>
              <w:rPr>
                <w:noProof/>
                <w:webHidden/>
              </w:rPr>
              <w:t>3</w:t>
            </w:r>
            <w:r>
              <w:rPr>
                <w:noProof/>
                <w:webHidden/>
              </w:rPr>
              <w:fldChar w:fldCharType="end"/>
            </w:r>
            <w:r w:rsidRPr="00C375B8">
              <w:rPr>
                <w:rStyle w:val="Hyperlink"/>
                <w:noProof/>
              </w:rPr>
              <w:fldChar w:fldCharType="end"/>
            </w:r>
          </w:ins>
        </w:p>
        <w:p w14:paraId="545174F3" w14:textId="10826FCA" w:rsidR="004606DC" w:rsidRDefault="004606DC">
          <w:pPr>
            <w:pStyle w:val="Verzeichnis1"/>
            <w:tabs>
              <w:tab w:val="right" w:leader="dot" w:pos="9062"/>
            </w:tabs>
            <w:rPr>
              <w:ins w:id="6" w:author="Julia Lobatón (s)" w:date="2021-12-16T13:52:00Z"/>
              <w:noProof/>
              <w:lang w:eastAsia="de-CH"/>
            </w:rPr>
          </w:pPr>
          <w:ins w:id="7"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5"</w:instrText>
            </w:r>
            <w:r w:rsidRPr="00C375B8">
              <w:rPr>
                <w:rStyle w:val="Hyperlink"/>
                <w:noProof/>
              </w:rPr>
              <w:instrText xml:space="preserve"> </w:instrText>
            </w:r>
            <w:r w:rsidRPr="00C375B8">
              <w:rPr>
                <w:rStyle w:val="Hyperlink"/>
                <w:noProof/>
              </w:rPr>
              <w:fldChar w:fldCharType="separate"/>
            </w:r>
            <w:r w:rsidRPr="00C375B8">
              <w:rPr>
                <w:rStyle w:val="Hyperlink"/>
                <w:noProof/>
              </w:rPr>
              <w:t>Grafiken</w:t>
            </w:r>
            <w:r>
              <w:rPr>
                <w:noProof/>
                <w:webHidden/>
              </w:rPr>
              <w:tab/>
            </w:r>
            <w:r>
              <w:rPr>
                <w:noProof/>
                <w:webHidden/>
              </w:rPr>
              <w:fldChar w:fldCharType="begin"/>
            </w:r>
            <w:r>
              <w:rPr>
                <w:noProof/>
                <w:webHidden/>
              </w:rPr>
              <w:instrText xml:space="preserve"> PAGEREF _Toc90555195 \h </w:instrText>
            </w:r>
          </w:ins>
          <w:r>
            <w:rPr>
              <w:noProof/>
              <w:webHidden/>
            </w:rPr>
          </w:r>
          <w:r>
            <w:rPr>
              <w:noProof/>
              <w:webHidden/>
            </w:rPr>
            <w:fldChar w:fldCharType="separate"/>
          </w:r>
          <w:ins w:id="8" w:author="Julia Lobatón (s)" w:date="2021-12-16T13:52:00Z">
            <w:r>
              <w:rPr>
                <w:noProof/>
                <w:webHidden/>
              </w:rPr>
              <w:t>3</w:t>
            </w:r>
            <w:r>
              <w:rPr>
                <w:noProof/>
                <w:webHidden/>
              </w:rPr>
              <w:fldChar w:fldCharType="end"/>
            </w:r>
            <w:r w:rsidRPr="00C375B8">
              <w:rPr>
                <w:rStyle w:val="Hyperlink"/>
                <w:noProof/>
              </w:rPr>
              <w:fldChar w:fldCharType="end"/>
            </w:r>
          </w:ins>
        </w:p>
        <w:p w14:paraId="54007ED2" w14:textId="4C9A993A" w:rsidR="004606DC" w:rsidRDefault="004606DC">
          <w:pPr>
            <w:pStyle w:val="Verzeichnis1"/>
            <w:tabs>
              <w:tab w:val="right" w:leader="dot" w:pos="9062"/>
            </w:tabs>
            <w:rPr>
              <w:ins w:id="9" w:author="Julia Lobatón (s)" w:date="2021-12-16T13:52:00Z"/>
              <w:noProof/>
              <w:lang w:eastAsia="de-CH"/>
            </w:rPr>
          </w:pPr>
          <w:ins w:id="10"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6"</w:instrText>
            </w:r>
            <w:r w:rsidRPr="00C375B8">
              <w:rPr>
                <w:rStyle w:val="Hyperlink"/>
                <w:noProof/>
              </w:rPr>
              <w:instrText xml:space="preserve"> </w:instrText>
            </w:r>
            <w:r w:rsidRPr="00C375B8">
              <w:rPr>
                <w:rStyle w:val="Hyperlink"/>
                <w:noProof/>
              </w:rPr>
              <w:fldChar w:fldCharType="separate"/>
            </w:r>
            <w:r w:rsidRPr="00C375B8">
              <w:rPr>
                <w:rStyle w:val="Hyperlink"/>
                <w:noProof/>
              </w:rPr>
              <w:t>Vorgehen und Berechnungen</w:t>
            </w:r>
            <w:r>
              <w:rPr>
                <w:noProof/>
                <w:webHidden/>
              </w:rPr>
              <w:tab/>
            </w:r>
            <w:r>
              <w:rPr>
                <w:noProof/>
                <w:webHidden/>
              </w:rPr>
              <w:fldChar w:fldCharType="begin"/>
            </w:r>
            <w:r>
              <w:rPr>
                <w:noProof/>
                <w:webHidden/>
              </w:rPr>
              <w:instrText xml:space="preserve"> PAGEREF _Toc90555196 \h </w:instrText>
            </w:r>
          </w:ins>
          <w:r>
            <w:rPr>
              <w:noProof/>
              <w:webHidden/>
            </w:rPr>
          </w:r>
          <w:r>
            <w:rPr>
              <w:noProof/>
              <w:webHidden/>
            </w:rPr>
            <w:fldChar w:fldCharType="separate"/>
          </w:r>
          <w:ins w:id="11" w:author="Julia Lobatón (s)" w:date="2021-12-16T13:52:00Z">
            <w:r>
              <w:rPr>
                <w:noProof/>
                <w:webHidden/>
              </w:rPr>
              <w:t>6</w:t>
            </w:r>
            <w:r>
              <w:rPr>
                <w:noProof/>
                <w:webHidden/>
              </w:rPr>
              <w:fldChar w:fldCharType="end"/>
            </w:r>
            <w:r w:rsidRPr="00C375B8">
              <w:rPr>
                <w:rStyle w:val="Hyperlink"/>
                <w:noProof/>
              </w:rPr>
              <w:fldChar w:fldCharType="end"/>
            </w:r>
          </w:ins>
        </w:p>
        <w:p w14:paraId="320E1163" w14:textId="6CAABA71" w:rsidR="004606DC" w:rsidRDefault="004606DC">
          <w:pPr>
            <w:pStyle w:val="Verzeichnis1"/>
            <w:tabs>
              <w:tab w:val="right" w:leader="dot" w:pos="9062"/>
            </w:tabs>
            <w:rPr>
              <w:ins w:id="12" w:author="Julia Lobatón (s)" w:date="2021-12-16T13:52:00Z"/>
              <w:noProof/>
              <w:lang w:eastAsia="de-CH"/>
            </w:rPr>
          </w:pPr>
          <w:ins w:id="13"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7"</w:instrText>
            </w:r>
            <w:r w:rsidRPr="00C375B8">
              <w:rPr>
                <w:rStyle w:val="Hyperlink"/>
                <w:noProof/>
              </w:rPr>
              <w:instrText xml:space="preserve"> </w:instrText>
            </w:r>
            <w:r w:rsidRPr="00C375B8">
              <w:rPr>
                <w:rStyle w:val="Hyperlink"/>
                <w:noProof/>
              </w:rPr>
              <w:fldChar w:fldCharType="separate"/>
            </w:r>
            <w:r w:rsidRPr="00C375B8">
              <w:rPr>
                <w:rStyle w:val="Hyperlink"/>
                <w:noProof/>
              </w:rPr>
              <w:t>Empfehlung</w:t>
            </w:r>
            <w:r>
              <w:rPr>
                <w:noProof/>
                <w:webHidden/>
              </w:rPr>
              <w:tab/>
            </w:r>
            <w:r>
              <w:rPr>
                <w:noProof/>
                <w:webHidden/>
              </w:rPr>
              <w:fldChar w:fldCharType="begin"/>
            </w:r>
            <w:r>
              <w:rPr>
                <w:noProof/>
                <w:webHidden/>
              </w:rPr>
              <w:instrText xml:space="preserve"> PAGEREF _Toc90555197 \h </w:instrText>
            </w:r>
          </w:ins>
          <w:r>
            <w:rPr>
              <w:noProof/>
              <w:webHidden/>
            </w:rPr>
          </w:r>
          <w:r>
            <w:rPr>
              <w:noProof/>
              <w:webHidden/>
            </w:rPr>
            <w:fldChar w:fldCharType="separate"/>
          </w:r>
          <w:ins w:id="14" w:author="Julia Lobatón (s)" w:date="2021-12-16T13:52:00Z">
            <w:r>
              <w:rPr>
                <w:noProof/>
                <w:webHidden/>
              </w:rPr>
              <w:t>7</w:t>
            </w:r>
            <w:r>
              <w:rPr>
                <w:noProof/>
                <w:webHidden/>
              </w:rPr>
              <w:fldChar w:fldCharType="end"/>
            </w:r>
            <w:r w:rsidRPr="00C375B8">
              <w:rPr>
                <w:rStyle w:val="Hyperlink"/>
                <w:noProof/>
              </w:rPr>
              <w:fldChar w:fldCharType="end"/>
            </w:r>
          </w:ins>
        </w:p>
        <w:p w14:paraId="60BDC74C" w14:textId="14553E7A" w:rsidR="004606DC" w:rsidRDefault="004606DC">
          <w:pPr>
            <w:pStyle w:val="Verzeichnis1"/>
            <w:tabs>
              <w:tab w:val="right" w:leader="dot" w:pos="9062"/>
            </w:tabs>
            <w:rPr>
              <w:ins w:id="15" w:author="Julia Lobatón (s)" w:date="2021-12-16T13:52:00Z"/>
              <w:noProof/>
              <w:lang w:eastAsia="de-CH"/>
            </w:rPr>
          </w:pPr>
          <w:ins w:id="16"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8"</w:instrText>
            </w:r>
            <w:r w:rsidRPr="00C375B8">
              <w:rPr>
                <w:rStyle w:val="Hyperlink"/>
                <w:noProof/>
              </w:rPr>
              <w:instrText xml:space="preserve"> </w:instrText>
            </w:r>
            <w:r w:rsidRPr="00C375B8">
              <w:rPr>
                <w:rStyle w:val="Hyperlink"/>
                <w:noProof/>
              </w:rPr>
              <w:fldChar w:fldCharType="separate"/>
            </w:r>
            <w:r w:rsidRPr="00C375B8">
              <w:rPr>
                <w:rStyle w:val="Hyperlink"/>
                <w:noProof/>
              </w:rPr>
              <w:t>Quellennachweis</w:t>
            </w:r>
            <w:r>
              <w:rPr>
                <w:noProof/>
                <w:webHidden/>
              </w:rPr>
              <w:tab/>
            </w:r>
            <w:r>
              <w:rPr>
                <w:noProof/>
                <w:webHidden/>
              </w:rPr>
              <w:fldChar w:fldCharType="begin"/>
            </w:r>
            <w:r>
              <w:rPr>
                <w:noProof/>
                <w:webHidden/>
              </w:rPr>
              <w:instrText xml:space="preserve"> PAGEREF _Toc90555198 \h </w:instrText>
            </w:r>
          </w:ins>
          <w:r>
            <w:rPr>
              <w:noProof/>
              <w:webHidden/>
            </w:rPr>
          </w:r>
          <w:r>
            <w:rPr>
              <w:noProof/>
              <w:webHidden/>
            </w:rPr>
            <w:fldChar w:fldCharType="separate"/>
          </w:r>
          <w:ins w:id="17" w:author="Julia Lobatón (s)" w:date="2021-12-16T13:52:00Z">
            <w:r>
              <w:rPr>
                <w:noProof/>
                <w:webHidden/>
              </w:rPr>
              <w:t>8</w:t>
            </w:r>
            <w:r>
              <w:rPr>
                <w:noProof/>
                <w:webHidden/>
              </w:rPr>
              <w:fldChar w:fldCharType="end"/>
            </w:r>
            <w:r w:rsidRPr="00C375B8">
              <w:rPr>
                <w:rStyle w:val="Hyperlink"/>
                <w:noProof/>
              </w:rPr>
              <w:fldChar w:fldCharType="end"/>
            </w:r>
          </w:ins>
        </w:p>
        <w:p w14:paraId="002EE355" w14:textId="3767EC04" w:rsidR="00494425" w:rsidDel="004606DC" w:rsidRDefault="00A37DB8">
          <w:pPr>
            <w:pStyle w:val="Verzeichnis1"/>
            <w:tabs>
              <w:tab w:val="right" w:leader="dot" w:pos="9062"/>
            </w:tabs>
            <w:rPr>
              <w:del w:id="18" w:author="Julia Lobatón (s)" w:date="2021-12-16T13:52:00Z"/>
              <w:noProof/>
              <w:lang w:eastAsia="de-CH"/>
            </w:rPr>
          </w:pPr>
          <w:del w:id="19" w:author="Julia Lobatón (s)" w:date="2021-12-16T13:52:00Z">
            <w:r w:rsidDel="004606DC">
              <w:rPr>
                <w:noProof/>
              </w:rPr>
              <w:fldChar w:fldCharType="begin"/>
            </w:r>
            <w:r w:rsidDel="004606DC">
              <w:rPr>
                <w:noProof/>
              </w:rPr>
              <w:delInstrText xml:space="preserve"> HYPERLINK \l "_Toc89938834" </w:delInstrText>
            </w:r>
            <w:r w:rsidDel="004606DC">
              <w:rPr>
                <w:noProof/>
              </w:rPr>
              <w:fldChar w:fldCharType="separate"/>
            </w:r>
          </w:del>
          <w:ins w:id="20" w:author="Julia Lobatón (s)" w:date="2021-12-16T13:52:00Z">
            <w:r w:rsidR="004606DC">
              <w:rPr>
                <w:b/>
                <w:bCs/>
                <w:noProof/>
                <w:lang w:val="de-DE"/>
              </w:rPr>
              <w:t>Fehler! Linkreferenz ungültig.</w:t>
            </w:r>
          </w:ins>
          <w:del w:id="21" w:author="Julia Lobatón (s)" w:date="2021-12-16T13:52:00Z">
            <w:r w:rsidR="00494425" w:rsidRPr="00094CC7" w:rsidDel="004606DC">
              <w:rPr>
                <w:rStyle w:val="Hyperlink"/>
                <w:noProof/>
              </w:rPr>
              <w:delText>Aufgabenstellung</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4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21D3E2A3" w14:textId="3BBEA378" w:rsidR="00494425" w:rsidDel="004606DC" w:rsidRDefault="00A37DB8">
          <w:pPr>
            <w:pStyle w:val="Verzeichnis1"/>
            <w:tabs>
              <w:tab w:val="right" w:leader="dot" w:pos="9062"/>
            </w:tabs>
            <w:rPr>
              <w:del w:id="22" w:author="Julia Lobatón (s)" w:date="2021-12-16T13:52:00Z"/>
              <w:noProof/>
              <w:lang w:eastAsia="de-CH"/>
            </w:rPr>
          </w:pPr>
          <w:del w:id="23" w:author="Julia Lobatón (s)" w:date="2021-12-16T13:52:00Z">
            <w:r w:rsidDel="004606DC">
              <w:rPr>
                <w:noProof/>
              </w:rPr>
              <w:fldChar w:fldCharType="begin"/>
            </w:r>
            <w:r w:rsidDel="004606DC">
              <w:rPr>
                <w:noProof/>
              </w:rPr>
              <w:delInstrText xml:space="preserve"> HYPERLINK \l "_Toc89938835" </w:delInstrText>
            </w:r>
            <w:r w:rsidDel="004606DC">
              <w:rPr>
                <w:noProof/>
              </w:rPr>
              <w:fldChar w:fldCharType="separate"/>
            </w:r>
          </w:del>
          <w:ins w:id="24" w:author="Julia Lobatón (s)" w:date="2021-12-16T13:52:00Z">
            <w:r w:rsidR="004606DC">
              <w:rPr>
                <w:b/>
                <w:bCs/>
                <w:noProof/>
                <w:lang w:val="de-DE"/>
              </w:rPr>
              <w:t>Fehler! Linkreferenz ungültig.</w:t>
            </w:r>
          </w:ins>
          <w:del w:id="25" w:author="Julia Lobatón (s)" w:date="2021-12-16T13:52:00Z">
            <w:r w:rsidR="00494425" w:rsidRPr="00094CC7" w:rsidDel="004606DC">
              <w:rPr>
                <w:rStyle w:val="Hyperlink"/>
                <w:noProof/>
              </w:rPr>
              <w:delText>Ausgangslage</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5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58AA47E1" w14:textId="4E8BFDA2" w:rsidR="00494425" w:rsidDel="004606DC" w:rsidRDefault="00A37DB8">
          <w:pPr>
            <w:pStyle w:val="Verzeichnis1"/>
            <w:tabs>
              <w:tab w:val="right" w:leader="dot" w:pos="9062"/>
            </w:tabs>
            <w:rPr>
              <w:del w:id="26" w:author="Julia Lobatón (s)" w:date="2021-12-16T13:52:00Z"/>
              <w:noProof/>
              <w:lang w:eastAsia="de-CH"/>
            </w:rPr>
          </w:pPr>
          <w:del w:id="27" w:author="Julia Lobatón (s)" w:date="2021-12-16T13:52:00Z">
            <w:r w:rsidDel="004606DC">
              <w:rPr>
                <w:noProof/>
              </w:rPr>
              <w:fldChar w:fldCharType="begin"/>
            </w:r>
            <w:r w:rsidDel="004606DC">
              <w:rPr>
                <w:noProof/>
              </w:rPr>
              <w:delInstrText xml:space="preserve"> HYPERLINK \l "_Toc89938836" </w:delInstrText>
            </w:r>
            <w:r w:rsidDel="004606DC">
              <w:rPr>
                <w:noProof/>
              </w:rPr>
              <w:fldChar w:fldCharType="separate"/>
            </w:r>
          </w:del>
          <w:ins w:id="28" w:author="Julia Lobatón (s)" w:date="2021-12-16T13:52:00Z">
            <w:r w:rsidR="004606DC">
              <w:rPr>
                <w:b/>
                <w:bCs/>
                <w:noProof/>
                <w:lang w:val="de-DE"/>
              </w:rPr>
              <w:t>Fehler! Linkreferenz ungültig.</w:t>
            </w:r>
          </w:ins>
          <w:del w:id="29" w:author="Julia Lobatón (s)" w:date="2021-12-16T13:52:00Z">
            <w:r w:rsidR="00494425" w:rsidRPr="00094CC7" w:rsidDel="004606DC">
              <w:rPr>
                <w:rStyle w:val="Hyperlink"/>
                <w:noProof/>
              </w:rPr>
              <w:delText>Grafiken</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6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1794619A" w14:textId="418FAE90" w:rsidR="00494425" w:rsidDel="004606DC" w:rsidRDefault="00A37DB8">
          <w:pPr>
            <w:pStyle w:val="Verzeichnis1"/>
            <w:tabs>
              <w:tab w:val="right" w:leader="dot" w:pos="9062"/>
            </w:tabs>
            <w:rPr>
              <w:del w:id="30" w:author="Julia Lobatón (s)" w:date="2021-12-16T13:52:00Z"/>
              <w:noProof/>
              <w:lang w:eastAsia="de-CH"/>
            </w:rPr>
          </w:pPr>
          <w:del w:id="31" w:author="Julia Lobatón (s)" w:date="2021-12-16T13:52:00Z">
            <w:r w:rsidDel="004606DC">
              <w:rPr>
                <w:noProof/>
              </w:rPr>
              <w:fldChar w:fldCharType="begin"/>
            </w:r>
            <w:r w:rsidDel="004606DC">
              <w:rPr>
                <w:noProof/>
              </w:rPr>
              <w:delInstrText xml:space="preserve"> HYPERLINK \l "_Toc89938837" </w:delInstrText>
            </w:r>
            <w:r w:rsidDel="004606DC">
              <w:rPr>
                <w:noProof/>
              </w:rPr>
              <w:fldChar w:fldCharType="separate"/>
            </w:r>
          </w:del>
          <w:ins w:id="32" w:author="Julia Lobatón (s)" w:date="2021-12-16T13:52:00Z">
            <w:r w:rsidR="004606DC">
              <w:rPr>
                <w:b/>
                <w:bCs/>
                <w:noProof/>
                <w:lang w:val="de-DE"/>
              </w:rPr>
              <w:t>Fehler! Linkreferenz ungültig.</w:t>
            </w:r>
          </w:ins>
          <w:del w:id="33" w:author="Julia Lobatón (s)" w:date="2021-12-16T13:52:00Z">
            <w:r w:rsidR="00494425" w:rsidRPr="00094CC7" w:rsidDel="004606DC">
              <w:rPr>
                <w:rStyle w:val="Hyperlink"/>
                <w:noProof/>
              </w:rPr>
              <w:delText>Vorgehen und Berechnungen</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7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327102C6" w14:textId="6FE3D838" w:rsidR="00494425" w:rsidDel="004606DC" w:rsidRDefault="00A37DB8">
          <w:pPr>
            <w:pStyle w:val="Verzeichnis1"/>
            <w:tabs>
              <w:tab w:val="right" w:leader="dot" w:pos="9062"/>
            </w:tabs>
            <w:rPr>
              <w:del w:id="34" w:author="Julia Lobatón (s)" w:date="2021-12-16T13:52:00Z"/>
              <w:noProof/>
              <w:lang w:eastAsia="de-CH"/>
            </w:rPr>
          </w:pPr>
          <w:del w:id="35" w:author="Julia Lobatón (s)" w:date="2021-12-16T13:52:00Z">
            <w:r w:rsidDel="004606DC">
              <w:rPr>
                <w:noProof/>
              </w:rPr>
              <w:fldChar w:fldCharType="begin"/>
            </w:r>
            <w:r w:rsidDel="004606DC">
              <w:rPr>
                <w:noProof/>
              </w:rPr>
              <w:delInstrText xml:space="preserve"> HYPERLINK \l "_Toc89938838" </w:delInstrText>
            </w:r>
            <w:r w:rsidDel="004606DC">
              <w:rPr>
                <w:noProof/>
              </w:rPr>
              <w:fldChar w:fldCharType="separate"/>
            </w:r>
          </w:del>
          <w:ins w:id="36" w:author="Julia Lobatón (s)" w:date="2021-12-16T13:52:00Z">
            <w:r w:rsidR="004606DC">
              <w:rPr>
                <w:b/>
                <w:bCs/>
                <w:noProof/>
                <w:lang w:val="de-DE"/>
              </w:rPr>
              <w:t>Fehler! Linkreferenz ungültig.</w:t>
            </w:r>
          </w:ins>
          <w:del w:id="37" w:author="Julia Lobatón (s)" w:date="2021-12-16T13:52:00Z">
            <w:r w:rsidR="00494425" w:rsidRPr="00094CC7" w:rsidDel="004606DC">
              <w:rPr>
                <w:rStyle w:val="Hyperlink"/>
                <w:noProof/>
              </w:rPr>
              <w:delText>Empfehlung</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8 \h </w:delInstrText>
            </w:r>
            <w:r w:rsidR="00494425" w:rsidDel="004606DC">
              <w:rPr>
                <w:noProof/>
                <w:webHidden/>
              </w:rPr>
            </w:r>
            <w:r w:rsidR="00494425" w:rsidDel="004606DC">
              <w:rPr>
                <w:noProof/>
                <w:webHidden/>
              </w:rPr>
              <w:fldChar w:fldCharType="separate"/>
            </w:r>
            <w:r w:rsidR="00494425" w:rsidDel="004606DC">
              <w:rPr>
                <w:noProof/>
                <w:webHidden/>
              </w:rPr>
              <w:delText>4</w:delText>
            </w:r>
            <w:r w:rsidR="00494425" w:rsidDel="004606DC">
              <w:rPr>
                <w:noProof/>
                <w:webHidden/>
              </w:rPr>
              <w:fldChar w:fldCharType="end"/>
            </w:r>
            <w:r w:rsidDel="004606DC">
              <w:rPr>
                <w:noProof/>
              </w:rPr>
              <w:fldChar w:fldCharType="end"/>
            </w:r>
          </w:del>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507E8">
      <w:pPr>
        <w:tabs>
          <w:tab w:val="left" w:pos="1095"/>
        </w:tabs>
        <w:pPrChange w:id="38" w:author="Julia Lobatón (s)" w:date="2021-12-16T14:06:00Z">
          <w:pPr/>
        </w:pPrChange>
      </w:pPr>
      <w:ins w:id="39" w:author="Julia Lobatón (s)" w:date="2021-12-16T14:06:00Z">
        <w:r>
          <w:tab/>
        </w:r>
      </w:ins>
    </w:p>
    <w:p w14:paraId="679BA0F6" w14:textId="587AEA63" w:rsidR="00B07627" w:rsidRDefault="00B07627"/>
    <w:p w14:paraId="7E7EBCD1" w14:textId="5F1E8A7F" w:rsidR="00B07627" w:rsidRDefault="00B07627"/>
    <w:p w14:paraId="31B40B9F" w14:textId="632E924D" w:rsidR="00B07627" w:rsidRDefault="00B07627"/>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59DEA161" w:rsidR="00B07627" w:rsidRDefault="00B07627"/>
    <w:p w14:paraId="4CE1EC37" w14:textId="122FDBFD" w:rsidR="00B07627" w:rsidRDefault="00B07627"/>
    <w:p w14:paraId="511742DD" w14:textId="046CFCD8" w:rsidR="00B07627" w:rsidRDefault="00B07627"/>
    <w:p w14:paraId="642C94CD" w14:textId="1D556E5E" w:rsidR="00B07627" w:rsidRDefault="00B07627"/>
    <w:p w14:paraId="7177C338" w14:textId="1A892898" w:rsidR="00B07627" w:rsidRDefault="00B07627"/>
    <w:p w14:paraId="1AE6FC67" w14:textId="2A6DC333" w:rsidR="00B07627" w:rsidRDefault="00B07627"/>
    <w:p w14:paraId="4FE655D1" w14:textId="5277080B" w:rsidR="00B07627" w:rsidRDefault="00B07627"/>
    <w:p w14:paraId="3B7C7506" w14:textId="30A237A7" w:rsidR="00B07627" w:rsidRDefault="00B07627"/>
    <w:p w14:paraId="5A3DDEA7" w14:textId="77777777" w:rsidR="00B07627" w:rsidRDefault="00B07627"/>
    <w:p w14:paraId="43003F5A" w14:textId="19DB3B1C" w:rsidR="00B07627" w:rsidRDefault="00794882" w:rsidP="00794882">
      <w:pPr>
        <w:tabs>
          <w:tab w:val="left" w:pos="1640"/>
        </w:tabs>
      </w:pPr>
      <w:r>
        <w:tab/>
      </w:r>
    </w:p>
    <w:p w14:paraId="27C92755" w14:textId="6AF69E80" w:rsidR="00B07627" w:rsidRDefault="00B07627"/>
    <w:p w14:paraId="0F748E02" w14:textId="77777777" w:rsidR="00C54537" w:rsidRDefault="00C54537" w:rsidP="00494425">
      <w:pPr>
        <w:pStyle w:val="berschrift1"/>
      </w:pPr>
    </w:p>
    <w:p w14:paraId="0BE83ADA" w14:textId="49925FDD" w:rsidR="00494425" w:rsidRDefault="00494425" w:rsidP="00494425">
      <w:pPr>
        <w:pStyle w:val="berschrift1"/>
      </w:pPr>
      <w:bookmarkStart w:id="40" w:name="_Toc90555193"/>
      <w:r w:rsidRPr="00494425">
        <w:t>Aufgabenstellung</w:t>
      </w:r>
      <w:bookmarkEnd w:id="40"/>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1AE1C21" w:rsidR="00F847D9" w:rsidRDefault="00BE6B3D" w:rsidP="00350F75">
      <w:pPr>
        <w:pStyle w:val="berschrift1"/>
      </w:pPr>
      <w:r>
        <w:br/>
      </w:r>
      <w:bookmarkStart w:id="41" w:name="_Toc90555194"/>
      <w:r w:rsidR="00494425">
        <w:t>Ausgangslage</w:t>
      </w:r>
      <w:bookmarkEnd w:id="41"/>
    </w:p>
    <w:p w14:paraId="428464D8" w14:textId="08FD7D5C"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ins w:id="42" w:author="Julia Lobatón (s)" w:date="2021-12-16T13:28:00Z">
        <w:r w:rsidR="001B48A0">
          <w:t>.</w:t>
        </w:r>
      </w:ins>
      <w:del w:id="43" w:author="Julia Lobatón (s)" w:date="2021-12-16T13:27:00Z">
        <w:r w:rsidR="00BB1213" w:rsidDel="006F754F">
          <w:delText>.</w:delText>
        </w:r>
        <w:r w:rsidR="0012615B" w:rsidDel="006F754F">
          <w:delText xml:space="preserve"> </w:delText>
        </w:r>
      </w:del>
      <w:del w:id="44" w:author="Julia Lobatón (s)" w:date="2021-12-16T13:28:00Z">
        <w:r w:rsidR="008E709B" w:rsidRPr="00D07AAC" w:rsidDel="006F754F">
          <w:rPr>
            <w:highlight w:val="yellow"/>
            <w:rPrChange w:id="45" w:author="Thomas Mandelz" w:date="2021-12-16T10:04:00Z">
              <w:rPr/>
            </w:rPrChange>
          </w:rPr>
          <w:delText>In der Schweiz sterben 4 von 14 Personen</w:delText>
        </w:r>
        <w:r w:rsidR="00350F75" w:rsidRPr="00D07AAC" w:rsidDel="006F754F">
          <w:rPr>
            <w:highlight w:val="yellow"/>
            <w:rPrChange w:id="46" w:author="Thomas Mandelz" w:date="2021-12-16T10:04:00Z">
              <w:rPr/>
            </w:rPrChange>
          </w:rPr>
          <w:delText xml:space="preserve"> </w:delText>
        </w:r>
        <w:r w:rsidR="008E709B" w:rsidRPr="00D07AAC" w:rsidDel="006F754F">
          <w:rPr>
            <w:highlight w:val="yellow"/>
            <w:rPrChange w:id="47" w:author="Thomas Mandelz" w:date="2021-12-16T10:04:00Z">
              <w:rPr/>
            </w:rPrChange>
          </w:rPr>
          <w:delText>(25</w:delText>
        </w:r>
        <w:r w:rsidR="00350F75" w:rsidRPr="00D07AAC" w:rsidDel="006F754F">
          <w:rPr>
            <w:highlight w:val="yellow"/>
            <w:rPrChange w:id="48" w:author="Thomas Mandelz" w:date="2021-12-16T10:04:00Z">
              <w:rPr/>
            </w:rPrChange>
          </w:rPr>
          <w:delText>,5%) welche von einem Steinschlag im Auto betroffen sind.</w:delText>
        </w:r>
      </w:del>
    </w:p>
    <w:p w14:paraId="53250F2C" w14:textId="303C1088"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w:t>
      </w:r>
      <w:ins w:id="49" w:author="Julia Lobatón (s)" w:date="2021-12-16T14:06:00Z">
        <w:r w:rsidR="002507E8">
          <w:t xml:space="preserve"> und Davos</w:t>
        </w:r>
      </w:ins>
      <w:del w:id="50" w:author="Julia Lobatón (s)" w:date="2021-12-16T14:06:00Z">
        <w:r w:rsidRPr="003664D5" w:rsidDel="002507E8">
          <w:delText xml:space="preserve">. </w:delText>
        </w:r>
        <w:r w:rsidR="00F672B0" w:rsidRPr="00823A8B" w:rsidDel="002507E8">
          <w:rPr>
            <w:highlight w:val="yellow"/>
            <w:rPrChange w:id="51" w:author="Thomas Mandelz" w:date="2021-12-16T10:05:00Z">
              <w:rPr/>
            </w:rPrChange>
          </w:rPr>
          <w:delText xml:space="preserve">Die Stelle der Steinschläge, </w:delText>
        </w:r>
        <w:r w:rsidRPr="00823A8B" w:rsidDel="002507E8">
          <w:rPr>
            <w:highlight w:val="yellow"/>
            <w:rPrChange w:id="52" w:author="Thomas Mandelz" w:date="2021-12-16T10:05:00Z">
              <w:rPr/>
            </w:rPrChange>
          </w:rPr>
          <w:delText xml:space="preserve">liegt </w:delText>
        </w:r>
        <w:r w:rsidR="00F672B0" w:rsidRPr="00823A8B" w:rsidDel="002507E8">
          <w:rPr>
            <w:highlight w:val="yellow"/>
            <w:rPrChange w:id="53" w:author="Thomas Mandelz" w:date="2021-12-16T10:05:00Z">
              <w:rPr/>
            </w:rPrChange>
          </w:rPr>
          <w:delText>auf</w:delText>
        </w:r>
        <w:r w:rsidRPr="00823A8B" w:rsidDel="002507E8">
          <w:rPr>
            <w:highlight w:val="yellow"/>
            <w:rPrChange w:id="54" w:author="Thomas Mandelz" w:date="2021-12-16T10:05:00Z">
              <w:rPr/>
            </w:rPrChange>
          </w:rPr>
          <w:delText xml:space="preserve"> der Strecke </w:delText>
        </w:r>
        <w:r w:rsidR="00F672B0" w:rsidRPr="00823A8B" w:rsidDel="002507E8">
          <w:rPr>
            <w:highlight w:val="yellow"/>
            <w:rPrChange w:id="55" w:author="Thomas Mandelz" w:date="2021-12-16T10:05:00Z">
              <w:rPr/>
            </w:rPrChange>
          </w:rPr>
          <w:delText>Richtung</w:delText>
        </w:r>
        <w:r w:rsidRPr="00823A8B" w:rsidDel="002507E8">
          <w:rPr>
            <w:highlight w:val="yellow"/>
            <w:rPrChange w:id="56" w:author="Thomas Mandelz" w:date="2021-12-16T10:05:00Z">
              <w:rPr/>
            </w:rPrChange>
          </w:rPr>
          <w:delText xml:space="preserve"> Davos und anderen klein</w:delText>
        </w:r>
        <w:r w:rsidR="00F672B0" w:rsidRPr="00823A8B" w:rsidDel="002507E8">
          <w:rPr>
            <w:highlight w:val="yellow"/>
            <w:rPrChange w:id="57" w:author="Thomas Mandelz" w:date="2021-12-16T10:05:00Z">
              <w:rPr/>
            </w:rPrChange>
          </w:rPr>
          <w:delText>en</w:delText>
        </w:r>
        <w:r w:rsidRPr="00823A8B" w:rsidDel="002507E8">
          <w:rPr>
            <w:highlight w:val="yellow"/>
            <w:rPrChange w:id="58" w:author="Thomas Mandelz" w:date="2021-12-16T10:05:00Z">
              <w:rPr/>
            </w:rPrChange>
          </w:rPr>
          <w:delText xml:space="preserve"> Orten in den Bergen</w:delText>
        </w:r>
      </w:del>
      <w:r w:rsidRPr="003664D5">
        <w:t xml:space="preserve">. </w:t>
      </w:r>
      <w:ins w:id="59" w:author="Julia Lobatón (s)" w:date="2021-12-16T14:06:00Z">
        <w:r w:rsidR="002507E8">
          <w:br/>
        </w:r>
      </w:ins>
      <w:r w:rsidRPr="003664D5">
        <w:t xml:space="preserve">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635A6506" w:rsidR="00494425" w:rsidRDefault="00494425" w:rsidP="0027503C">
      <w:pPr>
        <w:pStyle w:val="berschrift1"/>
      </w:pPr>
      <w:bookmarkStart w:id="60" w:name="_Toc90555195"/>
      <w:r>
        <w:t>Grafiken</w:t>
      </w:r>
      <w:bookmarkEnd w:id="60"/>
    </w:p>
    <w:p w14:paraId="3177128C" w14:textId="520C14EB" w:rsidR="007B08C2" w:rsidRDefault="007B08C2" w:rsidP="007B08C2">
      <w:bookmarkStart w:id="61" w:name="_Hlk90465262"/>
      <w:bookmarkEnd w:id="61"/>
      <w:r>
        <w:t>Bei der Analyse der Verteilung der Masse nach den beiden Ablösungszonen haben wir festgestellt, dass aus der Zone 1 zwar viele Steine</w:t>
      </w:r>
      <w:r w:rsidR="00E27881">
        <w:t>,</w:t>
      </w:r>
      <w:r>
        <w:t xml:space="preserve"> mit einem Gewicht von weniger als 1'000 kg</w:t>
      </w:r>
      <w:r w:rsidR="00E27881">
        <w:t>,</w:t>
      </w:r>
      <w:r>
        <w:t xml:space="preserve"> runtergefallen sind, es allerding</w:t>
      </w:r>
      <w:r w:rsidR="00E27881">
        <w:t>s</w:t>
      </w:r>
      <w:r>
        <w:t xml:space="preserve"> signifikante Ausreisser bis über 3'000 kg gab. Aus der Zone 2 haben sich eher leichtere Steine, mit einer Masse bis max</w:t>
      </w:r>
      <w:r w:rsidR="003910EA">
        <w:t>imal</w:t>
      </w:r>
      <w:r>
        <w:t xml:space="preserve"> 500 kg gelöst.</w:t>
      </w:r>
    </w:p>
    <w:p w14:paraId="400F5B5D" w14:textId="7532712E" w:rsidR="007B08C2" w:rsidRDefault="00A37AA9" w:rsidP="007B08C2">
      <w:r>
        <w:t>Die</w:t>
      </w:r>
      <w:r w:rsidR="007B08C2">
        <w:t xml:space="preserve"> Geschwindigkeit </w:t>
      </w:r>
      <w:r w:rsidR="00F952F6">
        <w:t xml:space="preserve">ist </w:t>
      </w:r>
      <w:r>
        <w:t>jedoch gegensätzlich zu betrachten</w:t>
      </w:r>
      <w:r w:rsidR="007B08C2">
        <w:t xml:space="preserve">. Steine aus der Zone 2 sind allesamt schneller </w:t>
      </w:r>
      <w:r w:rsidR="007035FD">
        <w:t xml:space="preserve">ins </w:t>
      </w:r>
      <w:r w:rsidR="007B08C2">
        <w:t xml:space="preserve">Netz gefallen. Wir kennen das genaue Profil des Hangs zwar nicht, doch dürfte zu </w:t>
      </w:r>
      <w:r w:rsidR="007B08C2">
        <w:lastRenderedPageBreak/>
        <w:t xml:space="preserve">erwarten sein, dass schwerere Steine eher rollen resp. häufiger aufspringen und dadurch an Geschwindigkeit verlieren. Es ist auch möglich, dass die Zone 2 deutlich höher als </w:t>
      </w:r>
      <w:r w:rsidR="00E63D40">
        <w:t xml:space="preserve">die </w:t>
      </w:r>
      <w:r w:rsidR="007B08C2">
        <w:t>Zone 1, liegt.</w:t>
      </w:r>
    </w:p>
    <w:p w14:paraId="75AC09D7" w14:textId="4D29CA57" w:rsidR="00BF677F" w:rsidRPr="00BF677F" w:rsidRDefault="0081054B" w:rsidP="00BF677F">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51ACCC17" w14:textId="0DF47985"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p>
    <w:p w14:paraId="6D1E6EF0" w14:textId="77777777" w:rsidR="00585B0D" w:rsidRDefault="00585B0D" w:rsidP="00585B0D">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2C41F84E" w14:textId="76E69032" w:rsidR="006C7D74" w:rsidRDefault="006C7D74" w:rsidP="006C7D74">
      <w:r>
        <w:lastRenderedPageBreak/>
        <w:t>Das</w:t>
      </w:r>
      <w:r w:rsidR="00BC39F5">
        <w:t xml:space="preserve">selbe </w:t>
      </w:r>
      <w:r>
        <w:t>gilt für die summierte Energie pro Tag.</w:t>
      </w:r>
    </w:p>
    <w:p w14:paraId="79DF9CC7" w14:textId="3AD16F19" w:rsidR="006C7D74" w:rsidRDefault="006C7D74" w:rsidP="006C7D74">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4C1B534" w14:textId="0636C6CD" w:rsidR="00D97CBF" w:rsidRDefault="00D97CBF" w:rsidP="00D97CBF">
      <w:r>
        <w:t>Für die Monte Carlo Simulation war die Überprüfung der Verteilungen der Massen, Geschwindigkeiten und Zeitabstände pro Zone</w:t>
      </w:r>
      <w:r w:rsidR="0030246B">
        <w:t>, wichtig</w:t>
      </w:r>
      <w:r>
        <w:t>.</w:t>
      </w:r>
    </w:p>
    <w:p w14:paraId="465183DA" w14:textId="77777777" w:rsidR="00D97CBF" w:rsidRDefault="00D97CBF" w:rsidP="00D97CBF"/>
    <w:p w14:paraId="403C14B1" w14:textId="77777777" w:rsidR="00D97CBF" w:rsidRDefault="00D97CBF" w:rsidP="00D97CBF">
      <w: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3297E0E6" w14:textId="77777777" w:rsidR="00906BD3" w:rsidRDefault="00906BD3" w:rsidP="00906BD3">
      <w:r>
        <w:t>Verteilung der Zeitabstände in Stunden vor dem nächsten Steinfall:</w:t>
      </w:r>
    </w:p>
    <w:p w14:paraId="46B32DCF" w14:textId="4CC065F9" w:rsidR="00C2158A" w:rsidRDefault="008F20BD" w:rsidP="00C2158A">
      <w:r>
        <w:rPr>
          <w:noProof/>
        </w:rPr>
        <w:lastRenderedPageBreak/>
        <w:drawing>
          <wp:inline distT="0" distB="0" distL="0" distR="0" wp14:anchorId="7209877C" wp14:editId="729FA6B1">
            <wp:extent cx="2423279" cy="1764000"/>
            <wp:effectExtent l="0" t="0" r="0" b="825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AEE6A14" w14:textId="07687363" w:rsidR="00C2158A" w:rsidRDefault="00C2158A" w:rsidP="00C2158A"/>
    <w:p w14:paraId="562DD161" w14:textId="77777777" w:rsidR="00C2158A" w:rsidRPr="00C2158A" w:rsidRDefault="00C2158A" w:rsidP="00C2158A"/>
    <w:p w14:paraId="5586F156" w14:textId="0158389B" w:rsidR="00494425" w:rsidRDefault="00494425" w:rsidP="00494425">
      <w:pPr>
        <w:pStyle w:val="berschrift1"/>
      </w:pPr>
      <w:bookmarkStart w:id="62" w:name="_Toc90555196"/>
      <w:r>
        <w:t>Vorgehen und Berechnungen</w:t>
      </w:r>
      <w:bookmarkEnd w:id="62"/>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02CEED97" w14:textId="77777777" w:rsidR="00494425" w:rsidRDefault="00494425" w:rsidP="00494425">
      <w:pPr>
        <w:rPr>
          <w:rFonts w:eastAsiaTheme="minorHAnsi"/>
          <w:lang w:val="de-DE"/>
        </w:rPr>
      </w:pPr>
      <w:r>
        <w:rPr>
          <w:lang w:val="de-DE"/>
        </w:rPr>
        <w:t>Weiter haben wir für jeden Stein pro Zone den Zeitabstand zum vorherigen Steinfall berechnet. Dazu wurde eine simple Differenz verwendet.</w:t>
      </w:r>
    </w:p>
    <w:p w14:paraId="577D7725" w14:textId="77777777" w:rsidR="00494425" w:rsidRDefault="00494425" w:rsidP="00494425">
      <w:pPr>
        <w:rPr>
          <w:lang w:val="de-DE"/>
        </w:rPr>
      </w:pPr>
      <w:r>
        <w:rPr>
          <w:lang w:val="de-DE"/>
        </w:rPr>
        <w:t>Für die Auswertungen haben wir weiter die rollierende 24-Stunden Masse im Netz berechnet und die Steine anhand ihrer Energie in drei Kategorien unterteilt.</w:t>
      </w:r>
    </w:p>
    <w:p w14:paraId="0350B69E" w14:textId="77777777" w:rsidR="00494425" w:rsidRDefault="00494425" w:rsidP="00494425">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p>
    <w:p w14:paraId="4A7A6C4B" w14:textId="62030928" w:rsidR="00494425" w:rsidRDefault="00494425" w:rsidP="00494425">
      <w:pPr>
        <w:rPr>
          <w:lang w:val="de-DE"/>
        </w:rPr>
      </w:pP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p>
    <w:p w14:paraId="5599491F" w14:textId="298B6ED6" w:rsidR="00494425" w:rsidRDefault="0035094E" w:rsidP="00494425">
      <w:pPr>
        <w:rPr>
          <w:lang w:val="de-DE"/>
        </w:rPr>
      </w:pPr>
      <w:r>
        <w:t xml:space="preserve">Für die </w:t>
      </w:r>
      <w:r w:rsidR="00494425">
        <w:rPr>
          <w:lang w:val="de-DE"/>
        </w:rPr>
        <w:t>simulierten Steinen konnten wir anhand der Masse und Geschwindigkeit</w:t>
      </w:r>
      <w:r w:rsidR="00C052CB">
        <w:t xml:space="preserve"> mittels</w:t>
      </w:r>
      <w:r w:rsidR="00494425">
        <w:rPr>
          <w:lang w:val="de-DE"/>
        </w:rPr>
        <w:t xml:space="preserve"> der obengenannten Formel die kinetische Energie berechnen.</w:t>
      </w:r>
    </w:p>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61D57BFC" w14:textId="392346B7" w:rsidR="00494425" w:rsidRDefault="00494425" w:rsidP="00494425">
      <w:pPr>
        <w:rPr>
          <w:lang w:val="de-DE"/>
        </w:rPr>
      </w:pPr>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w:t>
      </w:r>
      <w:r>
        <w:rPr>
          <w:lang w:val="de-DE"/>
        </w:rPr>
        <w:lastRenderedPageBreak/>
        <w:t xml:space="preserve">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haben wir überprüft, ob dieser Stein das Netz durchbrochen hat. Falls die Masse im Netz bei diesem Stein noch zu klein war, wurde kein Netzdurchschlag registriert.</w:t>
      </w:r>
    </w:p>
    <w:p w14:paraId="56025C92" w14:textId="2D0B44E5" w:rsidR="00494425" w:rsidRDefault="00494425" w:rsidP="00494425">
      <w:pPr>
        <w:rPr>
          <w:lang w:val="de-DE"/>
        </w:rPr>
      </w:pP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r>
        <w:rPr>
          <w:lang w:val="de-DE"/>
        </w:rPr>
        <w:br/>
      </w:r>
    </w:p>
    <w:p w14:paraId="33A627B4" w14:textId="21A07E4A" w:rsidR="00494425" w:rsidRPr="00310CC1" w:rsidRDefault="00494425" w:rsidP="00494425">
      <w:pPr>
        <w:rPr>
          <w:lang w:val="de-DE"/>
        </w:rPr>
      </w:pPr>
      <w:r>
        <w:t xml:space="preserve">Wir rechneten mit der Wahrscheinlichkeit, dass ein Steinschlag in 4 von 14 Fällen tödlich endet. </w:t>
      </w:r>
      <w:r w:rsidR="004606DC">
        <w:fldChar w:fldCharType="begin"/>
      </w:r>
      <w:r w:rsidR="004606DC">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4606DC">
        <w:fldChar w:fldCharType="separate"/>
      </w:r>
      <w:r w:rsidR="004606DC" w:rsidRPr="004606DC">
        <w:rPr>
          <w:rFonts w:ascii="Calibri" w:hAnsi="Calibri" w:cs="Calibri"/>
          <w:szCs w:val="24"/>
        </w:rPr>
        <w:t>(</w:t>
      </w:r>
      <w:r w:rsidR="004606DC" w:rsidRPr="004606DC">
        <w:rPr>
          <w:rFonts w:ascii="Calibri" w:hAnsi="Calibri" w:cs="Calibri"/>
          <w:i/>
          <w:iCs/>
          <w:szCs w:val="24"/>
        </w:rPr>
        <w:t>Gerber-2019-Naturgefahr_Steinschlag_–_Erfahrungen_und_Erkenntnisse-(published_version).pdf</w:t>
      </w:r>
      <w:r w:rsidR="004606DC" w:rsidRPr="004606DC">
        <w:rPr>
          <w:rFonts w:ascii="Calibri" w:hAnsi="Calibri" w:cs="Calibri"/>
          <w:szCs w:val="24"/>
        </w:rPr>
        <w:t>, o. J.)</w:t>
      </w:r>
      <w:r w:rsidR="004606DC">
        <w:fldChar w:fldCharType="end"/>
      </w:r>
      <w:del w:id="63" w:author="Julia Lobatón (s)" w:date="2021-12-16T13:30:00Z">
        <w:r w:rsidDel="008803FE">
          <w:br/>
          <w:delText>Hier haben wir uns an folgende</w:delText>
        </w:r>
        <w:r w:rsidR="000D1E9E" w:rsidDel="008803FE">
          <w:delText>m</w:delText>
        </w:r>
        <w:r w:rsidDel="008803FE">
          <w:delText xml:space="preserve"> Dokument orientiert:</w:delText>
        </w:r>
      </w:del>
      <w:r>
        <w:br/>
      </w:r>
    </w:p>
    <w:p w14:paraId="084DF5FE" w14:textId="77777777" w:rsidR="00494425" w:rsidRDefault="00494425" w:rsidP="00494425"/>
    <w:p w14:paraId="31E2BD55" w14:textId="77777777" w:rsidR="00494425" w:rsidRDefault="00494425" w:rsidP="00494425"/>
    <w:p w14:paraId="62863839" w14:textId="77777777" w:rsidR="00494425" w:rsidRDefault="00494425" w:rsidP="00494425">
      <w:pPr>
        <w:ind w:firstLine="708"/>
        <w:rPr>
          <w:i/>
          <w:iCs/>
        </w:rPr>
      </w:pPr>
      <w:r>
        <w:rPr>
          <w:i/>
          <w:iCs/>
        </w:rPr>
        <w:t>Vorgehen bei Berechnung Auto Wahrscheinlichkeit</w:t>
      </w:r>
    </w:p>
    <w:p w14:paraId="5407488F" w14:textId="026FAC18" w:rsidR="00494425" w:rsidRPr="00494425" w:rsidRDefault="00494425" w:rsidP="00494425"/>
    <w:p w14:paraId="264ABBB6" w14:textId="51195C5A" w:rsidR="00494425" w:rsidRDefault="00494425" w:rsidP="00494425">
      <w:pPr>
        <w:pStyle w:val="berschrift1"/>
      </w:pPr>
      <w:bookmarkStart w:id="64" w:name="_Toc90555197"/>
      <w:r>
        <w:t>Empfehlung</w:t>
      </w:r>
      <w:bookmarkEnd w:id="64"/>
    </w:p>
    <w:p w14:paraId="54F8D8DD" w14:textId="77777777" w:rsidR="00494425" w:rsidRPr="00494425" w:rsidRDefault="00494425" w:rsidP="00494425"/>
    <w:p w14:paraId="74CD6DF7" w14:textId="2042F83E"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3D858AA6" w14:textId="3BADF917" w:rsidR="003019A8" w:rsidRDefault="00627E08" w:rsidP="00CD5DCD">
      <w:pPr>
        <w:rPr>
          <w:ins w:id="65" w:author="Julia Lobatón (s)" w:date="2021-12-16T13:39:00Z"/>
        </w:rPr>
      </w:pPr>
      <w:r>
        <w:t>Noch erledigen:</w:t>
      </w:r>
      <w:r w:rsidR="004F78D1">
        <w:br/>
      </w:r>
      <w:r w:rsidR="009A2637">
        <w:t xml:space="preserve">- </w:t>
      </w:r>
      <w:r w:rsidR="00605542">
        <w:t>Quelle Bild</w:t>
      </w:r>
    </w:p>
    <w:p w14:paraId="6E5F30B7" w14:textId="77777777" w:rsidR="003019A8" w:rsidRDefault="003019A8" w:rsidP="003019A8">
      <w:pPr>
        <w:rPr>
          <w:moveTo w:id="66" w:author="Julia Lobatón (s)" w:date="2021-12-16T13:39:00Z"/>
        </w:rPr>
      </w:pPr>
      <w:moveToRangeStart w:id="67" w:author="Julia Lobatón (s)" w:date="2021-12-16T13:39:00Z" w:name="move90554358"/>
      <w:moveTo w:id="68" w:author="Julia Lobatón (s)" w:date="2021-12-16T13:39:00Z">
        <w:r w:rsidRPr="004606DC">
          <w:rPr>
            <w:i/>
            <w:iCs/>
            <w:rPrChange w:id="69" w:author="Julia Lobatón (s)" w:date="2021-12-16T13:53:00Z">
              <w:rPr/>
            </w:rPrChange>
          </w:rPr>
          <w:t>- Quelle 4/14</w:t>
        </w:r>
        <w:r>
          <w:br/>
          <w:t>- Annahmen erwähne-Quelle Besetzungsgrad Auto</w:t>
        </w:r>
      </w:moveTo>
    </w:p>
    <w:p w14:paraId="54DCBE69" w14:textId="77777777" w:rsidR="003019A8" w:rsidRDefault="003019A8" w:rsidP="003019A8">
      <w:pPr>
        <w:rPr>
          <w:moveTo w:id="70" w:author="Julia Lobatón (s)" w:date="2021-12-16T13:39:00Z"/>
        </w:rPr>
      </w:pPr>
      <w:moveTo w:id="71" w:author="Julia Lobatón (s)" w:date="2021-12-16T13:39:00Z">
        <w:r>
          <w:t>-Quelle Länge des Autos</w:t>
        </w:r>
      </w:moveTo>
    </w:p>
    <w:p w14:paraId="3381AB92" w14:textId="77777777" w:rsidR="003019A8" w:rsidRDefault="003019A8" w:rsidP="003019A8">
      <w:pPr>
        <w:rPr>
          <w:moveTo w:id="72" w:author="Julia Lobatón (s)" w:date="2021-12-16T13:39:00Z"/>
        </w:rPr>
      </w:pPr>
      <w:moveTo w:id="73" w:author="Julia Lobatón (s)" w:date="2021-12-16T13:39:00Z">
        <w:r>
          <w:t>-Empfehlung (Patrick)</w:t>
        </w:r>
      </w:moveTo>
    </w:p>
    <w:p w14:paraId="109FC952" w14:textId="77777777" w:rsidR="003019A8" w:rsidRDefault="003019A8" w:rsidP="003019A8">
      <w:pPr>
        <w:rPr>
          <w:moveTo w:id="74" w:author="Julia Lobatón (s)" w:date="2021-12-16T13:39:00Z"/>
        </w:rPr>
      </w:pPr>
      <w:moveTo w:id="75" w:author="Julia Lobatón (s)" w:date="2021-12-16T13:39:00Z">
        <w:r>
          <w:t>-</w:t>
        </w:r>
        <w:r w:rsidRPr="00CD5DCD">
          <w:t>Vorgehen bei Berechnung Auto Wahrscheinlichkeit</w:t>
        </w:r>
      </w:moveTo>
    </w:p>
    <w:p w14:paraId="5CFB1AFD" w14:textId="77777777" w:rsidR="003019A8" w:rsidRPr="00CD5DCD" w:rsidRDefault="003019A8" w:rsidP="003019A8">
      <w:pPr>
        <w:rPr>
          <w:moveTo w:id="76" w:author="Julia Lobatón (s)" w:date="2021-12-16T13:39:00Z"/>
        </w:rPr>
      </w:pPr>
      <w:moveTo w:id="77" w:author="Julia Lobatón (s)" w:date="2021-12-16T13:39:00Z">
        <w:r>
          <w:t>-Quelle Bremsweg (Notbremsweg)</w:t>
        </w:r>
      </w:moveTo>
    </w:p>
    <w:moveToRangeEnd w:id="67"/>
    <w:p w14:paraId="1C39BEF3" w14:textId="77777777" w:rsidR="003019A8" w:rsidRDefault="003019A8" w:rsidP="00CD5DCD"/>
    <w:p w14:paraId="3050C467" w14:textId="77777777" w:rsidR="004606DC" w:rsidRDefault="004606DC" w:rsidP="004606DC">
      <w:pPr>
        <w:rPr>
          <w:ins w:id="78" w:author="Julia Lobatón (s)" w:date="2021-12-16T13:52:00Z"/>
        </w:rPr>
      </w:pPr>
    </w:p>
    <w:p w14:paraId="73A47AE5" w14:textId="77777777" w:rsidR="004606DC" w:rsidRDefault="004606DC" w:rsidP="004606DC">
      <w:pPr>
        <w:rPr>
          <w:ins w:id="79" w:author="Julia Lobatón (s)" w:date="2021-12-16T13:52:00Z"/>
        </w:rPr>
      </w:pPr>
    </w:p>
    <w:p w14:paraId="40CD53EB" w14:textId="6DB7423F" w:rsidR="004606DC" w:rsidRDefault="004606DC">
      <w:pPr>
        <w:pStyle w:val="berschrift1"/>
        <w:rPr>
          <w:ins w:id="80" w:author="Julia Lobatón (s)" w:date="2021-12-16T13:52:00Z"/>
        </w:rPr>
        <w:pPrChange w:id="81" w:author="Julia Lobatón (s)" w:date="2021-12-16T13:52:00Z">
          <w:pPr/>
        </w:pPrChange>
      </w:pPr>
      <w:bookmarkStart w:id="82" w:name="_Toc90555198"/>
      <w:ins w:id="83" w:author="Julia Lobatón (s)" w:date="2021-12-16T13:52:00Z">
        <w:r>
          <w:t>Quellennachweis</w:t>
        </w:r>
        <w:bookmarkEnd w:id="82"/>
      </w:ins>
    </w:p>
    <w:p w14:paraId="68D6EEE0" w14:textId="080B9E87" w:rsidR="003019A8" w:rsidRDefault="001F78A9">
      <w:pPr>
        <w:rPr>
          <w:ins w:id="84" w:author="Julia Lobatón (s)" w:date="2021-12-16T13:38:00Z"/>
        </w:rPr>
      </w:pPr>
      <w:r>
        <w:fldChar w:fldCharType="begin"/>
      </w:r>
      <w:r>
        <w:instrText xml:space="preserve"> ADDIN ZOTERO_ITEM CSL_CITATION {"citationID":"muD4Tp3C","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fldChar w:fldCharType="separate"/>
      </w:r>
      <w:r w:rsidRPr="004606DC">
        <w:rPr>
          <w:rPrChange w:id="85" w:author="Julia Lobatón (s)" w:date="2021-12-16T13:52:00Z">
            <w:rPr>
              <w:rFonts w:ascii="Calibri Light" w:hAnsi="Calibri Light" w:cs="Calibri Light"/>
              <w:sz w:val="36"/>
              <w:szCs w:val="24"/>
            </w:rPr>
          </w:rPrChange>
        </w:rPr>
        <w:t>(</w:t>
      </w:r>
      <w:r w:rsidRPr="004606DC">
        <w:rPr>
          <w:rPrChange w:id="86" w:author="Julia Lobatón (s)" w:date="2021-12-16T13:52:00Z">
            <w:rPr>
              <w:rFonts w:ascii="Calibri Light" w:hAnsi="Calibri Light" w:cs="Calibri Light"/>
              <w:i/>
              <w:iCs/>
              <w:sz w:val="36"/>
              <w:szCs w:val="24"/>
            </w:rPr>
          </w:rPrChange>
        </w:rPr>
        <w:t>Gerber-2019-Naturgefahr_Steinschlag_–_Erfahrungen_und_Erkenntnisse-(published_version).pdf</w:t>
      </w:r>
      <w:r w:rsidRPr="004606DC">
        <w:rPr>
          <w:rPrChange w:id="87" w:author="Julia Lobatón (s)" w:date="2021-12-16T13:52:00Z">
            <w:rPr>
              <w:rFonts w:ascii="Calibri Light" w:hAnsi="Calibri Light" w:cs="Calibri Light"/>
              <w:sz w:val="36"/>
              <w:szCs w:val="24"/>
            </w:rPr>
          </w:rPrChange>
        </w:rPr>
        <w:t>, o. J.)</w:t>
      </w:r>
      <w:r>
        <w:fldChar w:fldCharType="end"/>
      </w:r>
    </w:p>
    <w:p w14:paraId="5BF111A0" w14:textId="52E03829" w:rsidR="00467DB8" w:rsidDel="003019A8" w:rsidRDefault="00605542">
      <w:pPr>
        <w:rPr>
          <w:moveFrom w:id="88" w:author="Julia Lobatón (s)" w:date="2021-12-16T13:39:00Z"/>
        </w:rPr>
      </w:pPr>
      <w:r>
        <w:br/>
      </w:r>
      <w:moveFromRangeStart w:id="89" w:author="Julia Lobatón (s)" w:date="2021-12-16T13:39:00Z" w:name="move90554358"/>
      <w:moveFrom w:id="90" w:author="Julia Lobatón (s)" w:date="2021-12-16T13:39:00Z">
        <w:r w:rsidR="009A2637" w:rsidDel="003019A8">
          <w:t xml:space="preserve">- </w:t>
        </w:r>
        <w:r w:rsidDel="003019A8">
          <w:t>Quelle 4/14</w:t>
        </w:r>
        <w:r w:rsidDel="003019A8">
          <w:br/>
        </w:r>
        <w:r w:rsidR="009A2637" w:rsidDel="003019A8">
          <w:t xml:space="preserve">- </w:t>
        </w:r>
        <w:r w:rsidDel="003019A8">
          <w:t xml:space="preserve">Annahmen </w:t>
        </w:r>
        <w:r w:rsidR="002D39E4" w:rsidDel="003019A8">
          <w:t>erwähne</w:t>
        </w:r>
        <w:r w:rsidR="00CD5DCD" w:rsidDel="003019A8">
          <w:t>-</w:t>
        </w:r>
        <w:r w:rsidR="00467DB8" w:rsidDel="003019A8">
          <w:t xml:space="preserve">Quelle </w:t>
        </w:r>
        <w:r w:rsidR="008646FC" w:rsidDel="003019A8">
          <w:t>Besetzungsgrad Auto</w:t>
        </w:r>
      </w:moveFrom>
    </w:p>
    <w:p w14:paraId="7E680755" w14:textId="570A4224" w:rsidR="008646FC" w:rsidDel="003019A8" w:rsidRDefault="00CD5DCD">
      <w:pPr>
        <w:rPr>
          <w:moveFrom w:id="91" w:author="Julia Lobatón (s)" w:date="2021-12-16T13:39:00Z"/>
        </w:rPr>
      </w:pPr>
      <w:moveFrom w:id="92" w:author="Julia Lobatón (s)" w:date="2021-12-16T13:39:00Z">
        <w:r w:rsidDel="003019A8">
          <w:t>-</w:t>
        </w:r>
        <w:r w:rsidR="008646FC" w:rsidDel="003019A8">
          <w:t>Quelle Länge des Autos</w:t>
        </w:r>
      </w:moveFrom>
    </w:p>
    <w:p w14:paraId="7A5AB381" w14:textId="618A3FD1" w:rsidR="00CD5DCD" w:rsidDel="003019A8" w:rsidRDefault="00CD5DCD">
      <w:pPr>
        <w:rPr>
          <w:moveFrom w:id="93" w:author="Julia Lobatón (s)" w:date="2021-12-16T13:39:00Z"/>
        </w:rPr>
      </w:pPr>
      <w:moveFrom w:id="94" w:author="Julia Lobatón (s)" w:date="2021-12-16T13:39:00Z">
        <w:r w:rsidDel="003019A8">
          <w:t>-Empfehlung</w:t>
        </w:r>
        <w:r w:rsidR="006B7C79" w:rsidDel="003019A8">
          <w:t xml:space="preserve"> (Patrick)</w:t>
        </w:r>
      </w:moveFrom>
    </w:p>
    <w:p w14:paraId="22171EF7" w14:textId="3AB8ECBA" w:rsidR="00CD5DCD" w:rsidDel="003019A8" w:rsidRDefault="00CD5DCD">
      <w:pPr>
        <w:rPr>
          <w:moveFrom w:id="95" w:author="Julia Lobatón (s)" w:date="2021-12-16T13:39:00Z"/>
        </w:rPr>
      </w:pPr>
      <w:moveFrom w:id="96" w:author="Julia Lobatón (s)" w:date="2021-12-16T13:39:00Z">
        <w:r w:rsidDel="003019A8">
          <w:t>-</w:t>
        </w:r>
        <w:r w:rsidRPr="00CD5DCD" w:rsidDel="003019A8">
          <w:t>Vorgehen bei Berechnung Auto Wahrscheinlichkeit</w:t>
        </w:r>
      </w:moveFrom>
    </w:p>
    <w:p w14:paraId="16157758" w14:textId="635E81FF" w:rsidR="00B14876" w:rsidRPr="00CD5DCD" w:rsidRDefault="00B14876">
      <w:moveFrom w:id="97" w:author="Julia Lobatón (s)" w:date="2021-12-16T13:39:00Z">
        <w:r w:rsidDel="003019A8">
          <w:t>-Quelle Bremsweg (Notbremsweg)</w:t>
        </w:r>
      </w:moveFrom>
      <w:moveFromRangeEnd w:id="89"/>
    </w:p>
    <w:p w14:paraId="56F7EB93" w14:textId="77777777" w:rsidR="00CD5DCD" w:rsidRDefault="00CD5DCD" w:rsidP="00CD5DCD">
      <w:pPr>
        <w:pStyle w:val="Listenabsatz"/>
        <w:ind w:left="360"/>
      </w:pPr>
    </w:p>
    <w:sectPr w:rsidR="00CD5DCD"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E3210" w14:textId="77777777" w:rsidR="00A37DB8" w:rsidRDefault="00A37DB8" w:rsidP="00B07627">
      <w:pPr>
        <w:spacing w:after="0" w:line="240" w:lineRule="auto"/>
      </w:pPr>
      <w:r>
        <w:separator/>
      </w:r>
    </w:p>
  </w:endnote>
  <w:endnote w:type="continuationSeparator" w:id="0">
    <w:p w14:paraId="1D6CC751" w14:textId="77777777" w:rsidR="00A37DB8" w:rsidRDefault="00A37DB8"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7EFEE" w14:textId="77777777" w:rsidR="00A37DB8" w:rsidRDefault="00A37DB8" w:rsidP="00B07627">
      <w:pPr>
        <w:spacing w:after="0" w:line="240" w:lineRule="auto"/>
      </w:pPr>
      <w:r>
        <w:separator/>
      </w:r>
    </w:p>
  </w:footnote>
  <w:footnote w:type="continuationSeparator" w:id="0">
    <w:p w14:paraId="36FDE617" w14:textId="77777777" w:rsidR="00A37DB8" w:rsidRDefault="00A37DB8"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 Lobatón (s)">
    <w15:presenceInfo w15:providerId="None" w15:userId="Julia Lobatón (s)"/>
  </w15:person>
  <w15:person w15:author="Thomas Mandelz">
    <w15:presenceInfo w15:providerId="Windows Live" w15:userId="8d3a597e08c542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64419"/>
    <w:rsid w:val="00070A0D"/>
    <w:rsid w:val="0008032F"/>
    <w:rsid w:val="000D0974"/>
    <w:rsid w:val="000D1E9E"/>
    <w:rsid w:val="000F3537"/>
    <w:rsid w:val="0012615B"/>
    <w:rsid w:val="001511A2"/>
    <w:rsid w:val="00156D10"/>
    <w:rsid w:val="00161C77"/>
    <w:rsid w:val="001675E7"/>
    <w:rsid w:val="00175FC0"/>
    <w:rsid w:val="00185590"/>
    <w:rsid w:val="0018755C"/>
    <w:rsid w:val="001B48A0"/>
    <w:rsid w:val="001C3F84"/>
    <w:rsid w:val="001D4FBB"/>
    <w:rsid w:val="001F0565"/>
    <w:rsid w:val="001F7202"/>
    <w:rsid w:val="001F78A9"/>
    <w:rsid w:val="0022588F"/>
    <w:rsid w:val="00242DCE"/>
    <w:rsid w:val="00243A32"/>
    <w:rsid w:val="002456E8"/>
    <w:rsid w:val="002507E8"/>
    <w:rsid w:val="0027503C"/>
    <w:rsid w:val="002A32F8"/>
    <w:rsid w:val="002A7FE7"/>
    <w:rsid w:val="002C76AD"/>
    <w:rsid w:val="002D39E4"/>
    <w:rsid w:val="003006EC"/>
    <w:rsid w:val="003019A8"/>
    <w:rsid w:val="0030246B"/>
    <w:rsid w:val="00305CC9"/>
    <w:rsid w:val="00310CC1"/>
    <w:rsid w:val="00315920"/>
    <w:rsid w:val="00340017"/>
    <w:rsid w:val="0035094E"/>
    <w:rsid w:val="00350F75"/>
    <w:rsid w:val="003664D5"/>
    <w:rsid w:val="00384127"/>
    <w:rsid w:val="003910EA"/>
    <w:rsid w:val="00397967"/>
    <w:rsid w:val="003A5AC1"/>
    <w:rsid w:val="003B6BBE"/>
    <w:rsid w:val="003D2F29"/>
    <w:rsid w:val="003D700B"/>
    <w:rsid w:val="003D7158"/>
    <w:rsid w:val="003E5A45"/>
    <w:rsid w:val="003F7D68"/>
    <w:rsid w:val="00412F7B"/>
    <w:rsid w:val="004135D7"/>
    <w:rsid w:val="0041573B"/>
    <w:rsid w:val="004606DC"/>
    <w:rsid w:val="004615A3"/>
    <w:rsid w:val="00467DB8"/>
    <w:rsid w:val="00470373"/>
    <w:rsid w:val="00494425"/>
    <w:rsid w:val="004B3DB9"/>
    <w:rsid w:val="004B661E"/>
    <w:rsid w:val="004B7DB4"/>
    <w:rsid w:val="004C7558"/>
    <w:rsid w:val="004C7BF0"/>
    <w:rsid w:val="004D67F9"/>
    <w:rsid w:val="004F78D1"/>
    <w:rsid w:val="00501694"/>
    <w:rsid w:val="005171BB"/>
    <w:rsid w:val="0052590C"/>
    <w:rsid w:val="0056248B"/>
    <w:rsid w:val="005774E8"/>
    <w:rsid w:val="00585B0D"/>
    <w:rsid w:val="005B35BE"/>
    <w:rsid w:val="005C75AB"/>
    <w:rsid w:val="005E354A"/>
    <w:rsid w:val="00605542"/>
    <w:rsid w:val="00613475"/>
    <w:rsid w:val="0062662B"/>
    <w:rsid w:val="00627E08"/>
    <w:rsid w:val="00631FE5"/>
    <w:rsid w:val="00653B5C"/>
    <w:rsid w:val="0067539A"/>
    <w:rsid w:val="00690E31"/>
    <w:rsid w:val="006B7C79"/>
    <w:rsid w:val="006C7D74"/>
    <w:rsid w:val="006D636F"/>
    <w:rsid w:val="006E07FE"/>
    <w:rsid w:val="006E7DBC"/>
    <w:rsid w:val="006F754F"/>
    <w:rsid w:val="007035FD"/>
    <w:rsid w:val="00714A16"/>
    <w:rsid w:val="00731284"/>
    <w:rsid w:val="00732098"/>
    <w:rsid w:val="0073235C"/>
    <w:rsid w:val="007516F3"/>
    <w:rsid w:val="00771A44"/>
    <w:rsid w:val="0078263F"/>
    <w:rsid w:val="0078336E"/>
    <w:rsid w:val="00794882"/>
    <w:rsid w:val="007A33A2"/>
    <w:rsid w:val="007A4AAF"/>
    <w:rsid w:val="007B08C2"/>
    <w:rsid w:val="007B5F72"/>
    <w:rsid w:val="007C6A70"/>
    <w:rsid w:val="007D54E1"/>
    <w:rsid w:val="0081054B"/>
    <w:rsid w:val="00823A8B"/>
    <w:rsid w:val="0083269A"/>
    <w:rsid w:val="008646FC"/>
    <w:rsid w:val="008803FE"/>
    <w:rsid w:val="008D0419"/>
    <w:rsid w:val="008E709B"/>
    <w:rsid w:val="008E7623"/>
    <w:rsid w:val="008F20BD"/>
    <w:rsid w:val="009066CB"/>
    <w:rsid w:val="00906BD3"/>
    <w:rsid w:val="00912967"/>
    <w:rsid w:val="009245E2"/>
    <w:rsid w:val="009253C4"/>
    <w:rsid w:val="009271C7"/>
    <w:rsid w:val="0093235E"/>
    <w:rsid w:val="00960851"/>
    <w:rsid w:val="00961B06"/>
    <w:rsid w:val="009734E0"/>
    <w:rsid w:val="00975302"/>
    <w:rsid w:val="009A2637"/>
    <w:rsid w:val="009A2EBF"/>
    <w:rsid w:val="009D15F0"/>
    <w:rsid w:val="009E4570"/>
    <w:rsid w:val="009F1B89"/>
    <w:rsid w:val="00A05582"/>
    <w:rsid w:val="00A13F44"/>
    <w:rsid w:val="00A304EC"/>
    <w:rsid w:val="00A35BE6"/>
    <w:rsid w:val="00A37AA9"/>
    <w:rsid w:val="00A37DB8"/>
    <w:rsid w:val="00A4098C"/>
    <w:rsid w:val="00A55CFD"/>
    <w:rsid w:val="00A614FE"/>
    <w:rsid w:val="00AA1DF9"/>
    <w:rsid w:val="00AF4D23"/>
    <w:rsid w:val="00B07627"/>
    <w:rsid w:val="00B14876"/>
    <w:rsid w:val="00B2619E"/>
    <w:rsid w:val="00B40DB7"/>
    <w:rsid w:val="00B4485B"/>
    <w:rsid w:val="00B7248C"/>
    <w:rsid w:val="00B82C9B"/>
    <w:rsid w:val="00BA3156"/>
    <w:rsid w:val="00BB1213"/>
    <w:rsid w:val="00BB4725"/>
    <w:rsid w:val="00BC1A94"/>
    <w:rsid w:val="00BC2178"/>
    <w:rsid w:val="00BC39F5"/>
    <w:rsid w:val="00BC54B8"/>
    <w:rsid w:val="00BD20F9"/>
    <w:rsid w:val="00BE126B"/>
    <w:rsid w:val="00BE6B3D"/>
    <w:rsid w:val="00BF4C67"/>
    <w:rsid w:val="00BF677F"/>
    <w:rsid w:val="00C052CB"/>
    <w:rsid w:val="00C2158A"/>
    <w:rsid w:val="00C340F9"/>
    <w:rsid w:val="00C43923"/>
    <w:rsid w:val="00C54537"/>
    <w:rsid w:val="00C77D46"/>
    <w:rsid w:val="00C833C0"/>
    <w:rsid w:val="00CD5DCD"/>
    <w:rsid w:val="00CD7380"/>
    <w:rsid w:val="00CE155E"/>
    <w:rsid w:val="00D07AAC"/>
    <w:rsid w:val="00D17B88"/>
    <w:rsid w:val="00D47C1C"/>
    <w:rsid w:val="00D63CF9"/>
    <w:rsid w:val="00D73A83"/>
    <w:rsid w:val="00D941D4"/>
    <w:rsid w:val="00D97CBF"/>
    <w:rsid w:val="00DA38E8"/>
    <w:rsid w:val="00DA5366"/>
    <w:rsid w:val="00DA6F58"/>
    <w:rsid w:val="00DB0820"/>
    <w:rsid w:val="00DB6E10"/>
    <w:rsid w:val="00DB7706"/>
    <w:rsid w:val="00DD0371"/>
    <w:rsid w:val="00E037EF"/>
    <w:rsid w:val="00E05244"/>
    <w:rsid w:val="00E27881"/>
    <w:rsid w:val="00E41E18"/>
    <w:rsid w:val="00E63D40"/>
    <w:rsid w:val="00E729A3"/>
    <w:rsid w:val="00E743C5"/>
    <w:rsid w:val="00E830E9"/>
    <w:rsid w:val="00ED1A0F"/>
    <w:rsid w:val="00ED40FF"/>
    <w:rsid w:val="00EF18E3"/>
    <w:rsid w:val="00EF4685"/>
    <w:rsid w:val="00F24035"/>
    <w:rsid w:val="00F672B0"/>
    <w:rsid w:val="00F8071D"/>
    <w:rsid w:val="00F847D9"/>
    <w:rsid w:val="00F952F6"/>
    <w:rsid w:val="00F97469"/>
    <w:rsid w:val="00FA29FC"/>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498</Words>
  <Characters>9442</Characters>
  <Application>Microsoft Office Word</Application>
  <DocSecurity>0</DocSecurity>
  <Lines>78</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197</cp:revision>
  <dcterms:created xsi:type="dcterms:W3CDTF">2021-12-09T08:53:00Z</dcterms:created>
  <dcterms:modified xsi:type="dcterms:W3CDTF">2021-12-16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wncwgCq"/&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